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2D195A1E"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t xml:space="preserve"> </w:t>
      </w:r>
      <w:r w:rsidR="005F6476">
        <w:t xml:space="preserve">For example, repetition </w:t>
      </w:r>
      <w:r w:rsidR="00D43295">
        <w:t xml:space="preserve">reduces </w:t>
      </w:r>
      <w:r w:rsidR="0096539F">
        <w:t>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D43295">
        <w:t>, a phenomenon referred to as “use-dependent learning”</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 xml:space="preserve">(Cherry-Allen et al., 2018; French et al., 2018; </w:t>
      </w:r>
      <w:r w:rsidR="007F0703" w:rsidRPr="007F0703">
        <w:lastRenderedPageBreak/>
        <w:t>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 xml:space="preserve">was </w:t>
      </w:r>
      <w:proofErr w:type="gramStart"/>
      <w:r w:rsidR="00A148F5">
        <w:t>veridical</w:t>
      </w:r>
      <w:proofErr w:type="gramEnd"/>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74B0CE01"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E61CC4">
        <w:t>it</w:t>
      </w:r>
      <w:r w:rsidR="007C3B49">
        <w:t xml:space="preserve"> is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49AB3D90"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CCC2EF"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7C1BA798"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6E10AE9D"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6CB9A0EC" w:rsidR="00E00AF1"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5537027F" w14:textId="252FE9C6" w:rsidR="003D0D56" w:rsidRDefault="003D0D56" w:rsidP="00407563">
      <w:pPr>
        <w:spacing w:line="480" w:lineRule="auto"/>
      </w:pPr>
    </w:p>
    <w:p w14:paraId="6D547D87" w14:textId="539DC326" w:rsidR="003C4546" w:rsidRDefault="003C4546" w:rsidP="003C4546">
      <w:pPr>
        <w:spacing w:line="480" w:lineRule="auto"/>
      </w:pPr>
      <w:r>
        <w:t>Our analyses of behavior during Learning will focus on checking our assumptions, based on the task design</w:t>
      </w:r>
      <w:r w:rsidR="00FB5294">
        <w:t xml:space="preserve"> and our pilot data (see Fig</w:t>
      </w:r>
      <w:r w:rsidR="00280952">
        <w:t>ure 4</w:t>
      </w:r>
      <w:r w:rsidR="00FB5294">
        <w:t>)</w:t>
      </w:r>
      <w:r>
        <w:t xml:space="preserve">, that the mean SAI will not differ across conditions (Learning SAI mean), but the SAI standard deviation (Learning SAI </w:t>
      </w:r>
      <w:r>
        <w:sym w:font="Symbol" w:char="F073"/>
      </w:r>
      <w:r>
        <w:t xml:space="preserve">) will.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 xml:space="preserve">our models do not make qualitatively different predictions regarding behavior during the Learning phas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E353B44" w14:textId="77777777" w:rsidR="004B419E" w:rsidRDefault="004B419E" w:rsidP="00407563">
      <w:pPr>
        <w:spacing w:line="480" w:lineRule="auto"/>
        <w:rPr>
          <w:b/>
          <w:bCs/>
        </w:rPr>
      </w:pPr>
    </w:p>
    <w:p w14:paraId="19881302" w14:textId="4413CAC5"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413108A"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0213D4">
        <w:t xml:space="preserve">movement </w:t>
      </w:r>
      <w:r>
        <w:t xml:space="preserve">consistency </w:t>
      </w:r>
      <w:r w:rsidR="00B90E23">
        <w:t xml:space="preserve">during Learning </w:t>
      </w:r>
      <w:r>
        <w:t>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EE516D"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EE516D"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EE516D"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310F1088"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r w:rsidR="006116E1">
        <w:t>:</w:t>
      </w:r>
    </w:p>
    <w:p w14:paraId="745DAA5C" w14:textId="77777777" w:rsidR="005B646C" w:rsidRDefault="005B646C" w:rsidP="00407563">
      <w:pPr>
        <w:spacing w:line="480" w:lineRule="auto"/>
      </w:pPr>
    </w:p>
    <w:p w14:paraId="387CA41E" w14:textId="5C9F6409" w:rsidR="00507F44" w:rsidRPr="00D539FB" w:rsidRDefault="00EE516D"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BA7F06"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1A076CF4" w:rsidR="00591F30" w:rsidRDefault="00EE516D"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283A7F66" w14:textId="3F9D99DE"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EE516D"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EE516D"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47D559FE" w:rsidR="00D12592" w:rsidRPr="008502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5A908B46"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188F625F"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00ABEF4A" w14:textId="3D04CDD1" w:rsidR="001C7AA5" w:rsidRDefault="007A61A4" w:rsidP="001C7AA5">
      <w:pPr>
        <w:spacing w:line="480" w:lineRule="auto"/>
      </w:pPr>
      <w:r>
        <w:t xml:space="preserve">Our competing hypotheses are encapsulated by our two computational models, the Strategy plus Use-Dependent model (Model 1) and the Adaptive Bayesian model (Model 2), and their corresponding predictions regarding use-dependent biases. </w:t>
      </w:r>
      <w:r w:rsidR="001C7AA5">
        <w:t xml:space="preserve">Relative support for one model over the other will be formally assessed using model selection criteria, specifically Akaike Information Criterion (AIC) scores. After </w:t>
      </w:r>
      <w:r w:rsidR="003B7452">
        <w:t xml:space="preserve">the </w:t>
      </w:r>
      <w:r w:rsidR="001C7AA5">
        <w:t xml:space="preserve">data are collected, we will fit both models to individual participant data from all three conditions combined, using the </w:t>
      </w:r>
      <w:proofErr w:type="spellStart"/>
      <w:r w:rsidR="001C7AA5">
        <w:t>fmincon</w:t>
      </w:r>
      <w:proofErr w:type="spellEnd"/>
      <w:r w:rsidR="001C7AA5">
        <w:t xml:space="preserve"> function in MATLAB. This will allow us to obtain one set of parameter values for each model for each individual participant. </w:t>
      </w:r>
    </w:p>
    <w:p w14:paraId="082994D4" w14:textId="77FEC857" w:rsidR="001C7AA5" w:rsidRDefault="001C7AA5" w:rsidP="001C7AA5">
      <w:pPr>
        <w:tabs>
          <w:tab w:val="left" w:pos="3510"/>
        </w:tabs>
        <w:spacing w:line="480" w:lineRule="auto"/>
      </w:pPr>
      <w:r>
        <w:t xml:space="preserve">We will use AIC to objectively compare the model fits and 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67CE604E"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 These assumptions will be assessed using repeated measures ANOVA and post-hoc Bonferroni corrected pairwise comparisons if necessary. </w:t>
      </w:r>
    </w:p>
    <w:p w14:paraId="56D864A1" w14:textId="77777777" w:rsidR="0061724C" w:rsidRDefault="0061724C" w:rsidP="007A61A4">
      <w:pPr>
        <w:spacing w:line="480" w:lineRule="auto"/>
      </w:pPr>
    </w:p>
    <w:p w14:paraId="7007C85C" w14:textId="653558C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4554D1">
        <w:instrText xml:space="preserve"> ADDIN ZOTERO_ITEM CSL_CITATION {"citationID":"aBdigHz8","properties":{"formattedCitation":"(Lakens, 2017)","plainCitation":"(Lakens, 2017)","noteIndex":0},"citationItems":[{"id":"hm76BkS6/rDo5bjTi","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4554D1">
        <w:instrText xml:space="preserve"> ADDIN ZOTERO_ITEM CSL_CITATION {"citationID":"EEeVBAde","properties":{"formattedCitation":"(Lakens, 2013)","plainCitation":"(Lakens, 2013)","dontUpdate":true,"noteIndex":0},"citationItems":[{"id":"hm76BkS6/Kri41h8g","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33B88B13"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760593CE" w14:textId="50FC6536" w:rsidR="007A61A4"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77777777"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learning phases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w:t>
      </w:r>
      <w:proofErr w:type="gramStart"/>
      <w:r>
        <w:t>in order to</w:t>
      </w:r>
      <w:proofErr w:type="gramEnd"/>
      <w:r>
        <w:t xml:space="preserve">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6D098C42"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w:t>
      </w:r>
      <w:r w:rsidR="00D73523">
        <w:t>,</w:t>
      </w:r>
      <w:r>
        <w:t xml:space="preserve"> result</w:t>
      </w:r>
      <w:r w:rsidR="00D73523">
        <w:t>ing</w:t>
      </w:r>
      <w:r>
        <w:t xml:space="preserve"> in values closer to 1 </w:t>
      </w:r>
      <w:r w:rsidR="00550C7D">
        <w:t xml:space="preserve">when comparing the simulations and fits from the same models </w:t>
      </w:r>
      <w:r w:rsidR="00D73523">
        <w:t>(</w:t>
      </w:r>
      <w:r w:rsidR="00640F27">
        <w:t>lighter</w:t>
      </w:r>
      <w:r w:rsidR="00D73523">
        <w:t xml:space="preserve"> colors on main diagonals in Fig</w:t>
      </w:r>
      <w:r w:rsidR="00280952">
        <w:t>ure</w:t>
      </w:r>
      <w:r w:rsidR="00D73523">
        <w:t xml:space="preserve"> 2) </w:t>
      </w:r>
      <w:r>
        <w:t xml:space="preserve">and values closer to 0 </w:t>
      </w:r>
      <w:r w:rsidR="00550C7D">
        <w:t>when comparing simulations and fits from opposi</w:t>
      </w:r>
      <w:r w:rsidR="00D73523">
        <w:t>ng</w:t>
      </w:r>
      <w:r w:rsidR="00550C7D">
        <w:t xml:space="preserve"> models</w:t>
      </w:r>
      <w:r w:rsidR="00D73523">
        <w:t xml:space="preserve"> (duller colors on off-diagonals in Fig</w:t>
      </w:r>
      <w:r w:rsidR="00280952">
        <w:t>ure</w:t>
      </w:r>
      <w:r w:rsidR="00D73523">
        <w:t xml:space="preserve"> 2)</w:t>
      </w:r>
      <w:r>
        <w:t xml:space="preserve">.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2BF21B7A" w:rsidR="000B101F" w:rsidRDefault="00912883" w:rsidP="00407563">
      <w:pPr>
        <w:spacing w:line="480" w:lineRule="auto"/>
      </w:pPr>
      <w:r>
        <w:t xml:space="preserve">We </w:t>
      </w:r>
      <w:r w:rsidR="000B101F">
        <w:t>obtained parameters for model simulation by fitting the models to each individual from a previously collected dataset</w:t>
      </w:r>
      <w:r w:rsidR="00C6328C">
        <w:t xml:space="preserve"> (</w:t>
      </w:r>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6E423650"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However, the Adaptive Bayesian model demonstrates consistently decreasing aftereffects when the conditions become less stable during the Learning phase. We also analyzed the washout rates for each model</w:t>
      </w:r>
      <w:r w:rsidR="005E7F90">
        <w:t xml:space="preserve"> (Figure 3D)</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t xml:space="preserve">Based on these simulations, </w:t>
      </w:r>
      <w:r w:rsidR="000E106F">
        <w:t xml:space="preserve">if the Strategy plus Use-Dependent model is more appropriate, we will observe </w:t>
      </w:r>
      <w:r w:rsidR="009463CF">
        <w:t>similar use-dependent biases</w:t>
      </w:r>
      <w:r w:rsidR="000E106F">
        <w:t xml:space="preserve"> between conditions; however,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41A2EA3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5B7A284F" w14:textId="77777777" w:rsidR="004554D1" w:rsidRPr="004554D1" w:rsidRDefault="00F849E4" w:rsidP="004554D1">
      <w:pPr>
        <w:pStyle w:val="Bibliography"/>
      </w:pPr>
      <w:r>
        <w:fldChar w:fldCharType="begin"/>
      </w:r>
      <w:r w:rsidR="004554D1">
        <w:instrText xml:space="preserve"> ADDIN ZOTERO_BIBL {"uncited":[],"omitted":[],"custom":[]} CSL_BIBLIOGRAPHY </w:instrText>
      </w:r>
      <w:r>
        <w:fldChar w:fldCharType="separate"/>
      </w:r>
      <w:r w:rsidR="004554D1" w:rsidRPr="004554D1">
        <w:t xml:space="preserve">Cherry-Allen KM, </w:t>
      </w:r>
      <w:proofErr w:type="spellStart"/>
      <w:r w:rsidR="004554D1" w:rsidRPr="004554D1">
        <w:t>Statton</w:t>
      </w:r>
      <w:proofErr w:type="spellEnd"/>
      <w:r w:rsidR="004554D1" w:rsidRPr="004554D1">
        <w:t xml:space="preserve"> MA, </w:t>
      </w:r>
      <w:proofErr w:type="spellStart"/>
      <w:r w:rsidR="004554D1" w:rsidRPr="004554D1">
        <w:t>Celnik</w:t>
      </w:r>
      <w:proofErr w:type="spellEnd"/>
      <w:r w:rsidR="004554D1" w:rsidRPr="004554D1">
        <w:t xml:space="preserve"> PA, Bastian AJ (2018) A dual-learning paradigm simultaneously improves multiple features of gait post-stroke. </w:t>
      </w:r>
      <w:proofErr w:type="spellStart"/>
      <w:r w:rsidR="004554D1" w:rsidRPr="004554D1">
        <w:t>Neurorehabil</w:t>
      </w:r>
      <w:proofErr w:type="spellEnd"/>
      <w:r w:rsidR="004554D1" w:rsidRPr="004554D1">
        <w:t xml:space="preserve"> Neural Repair 32:810–820.</w:t>
      </w:r>
    </w:p>
    <w:p w14:paraId="786945A6" w14:textId="77777777" w:rsidR="004554D1" w:rsidRPr="004554D1" w:rsidRDefault="004554D1" w:rsidP="004554D1">
      <w:pPr>
        <w:pStyle w:val="Bibliography"/>
      </w:pPr>
      <w:r w:rsidRPr="004554D1">
        <w:t xml:space="preserve">Classen J, Liepert J, Wise SP, Hallett M, Cohen LG (1998) Rapid plasticity of human cortical movement representation induced by practice. J </w:t>
      </w:r>
      <w:proofErr w:type="spellStart"/>
      <w:r w:rsidRPr="004554D1">
        <w:t>Neurophysiol</w:t>
      </w:r>
      <w:proofErr w:type="spellEnd"/>
      <w:r w:rsidRPr="004554D1">
        <w:t xml:space="preserve"> 79:1117–1123.</w:t>
      </w:r>
    </w:p>
    <w:p w14:paraId="79A1E12B" w14:textId="77777777" w:rsidR="004554D1" w:rsidRPr="004554D1" w:rsidRDefault="004554D1" w:rsidP="004554D1">
      <w:pPr>
        <w:pStyle w:val="Bibliography"/>
      </w:pPr>
      <w:r w:rsidRPr="004554D1">
        <w:t xml:space="preserve">Day KA, Leech KA, </w:t>
      </w:r>
      <w:proofErr w:type="spellStart"/>
      <w:r w:rsidRPr="004554D1">
        <w:t>Roemmich</w:t>
      </w:r>
      <w:proofErr w:type="spellEnd"/>
      <w:r w:rsidRPr="004554D1">
        <w:t xml:space="preserve"> RT, Bastian AJ (2018) Accelerating locomotor savings in learning: compressing four training days to one. J </w:t>
      </w:r>
      <w:proofErr w:type="spellStart"/>
      <w:r w:rsidRPr="004554D1">
        <w:t>Neurophysiol</w:t>
      </w:r>
      <w:proofErr w:type="spellEnd"/>
      <w:r w:rsidRPr="004554D1">
        <w:t xml:space="preserve"> 119:2100–2113.</w:t>
      </w:r>
    </w:p>
    <w:p w14:paraId="5248362A" w14:textId="77777777" w:rsidR="004554D1" w:rsidRPr="004554D1" w:rsidRDefault="004554D1" w:rsidP="004554D1">
      <w:pPr>
        <w:pStyle w:val="Bibliography"/>
      </w:pPr>
      <w:proofErr w:type="spellStart"/>
      <w:r w:rsidRPr="004554D1">
        <w:t>Diedrichsen</w:t>
      </w:r>
      <w:proofErr w:type="spellEnd"/>
      <w:r w:rsidRPr="004554D1">
        <w:t xml:space="preserve"> J, White O, Newman D, </w:t>
      </w:r>
      <w:proofErr w:type="spellStart"/>
      <w:r w:rsidRPr="004554D1">
        <w:t>Lally</w:t>
      </w:r>
      <w:proofErr w:type="spellEnd"/>
      <w:r w:rsidRPr="004554D1">
        <w:t xml:space="preserve"> N (2010) Use-dependent and error-based learning of motor behaviors. J </w:t>
      </w:r>
      <w:proofErr w:type="spellStart"/>
      <w:r w:rsidRPr="004554D1">
        <w:t>Neurosci</w:t>
      </w:r>
      <w:proofErr w:type="spellEnd"/>
      <w:r w:rsidRPr="004554D1">
        <w:t xml:space="preserve"> 30:5159–5166.</w:t>
      </w:r>
    </w:p>
    <w:p w14:paraId="3752D9BA" w14:textId="77777777" w:rsidR="004554D1" w:rsidRPr="004554D1" w:rsidRDefault="004554D1" w:rsidP="004554D1">
      <w:pPr>
        <w:pStyle w:val="Bibliography"/>
      </w:pPr>
      <w:r w:rsidRPr="004554D1">
        <w:t>Ernst MO, Banks MS (2002) Humans integrate visual and haptic information in a statistically optimal fashion. Nature 415:429–433.</w:t>
      </w:r>
    </w:p>
    <w:p w14:paraId="007780B4" w14:textId="77777777" w:rsidR="004554D1" w:rsidRPr="004554D1" w:rsidRDefault="004554D1" w:rsidP="004554D1">
      <w:pPr>
        <w:pStyle w:val="Bibliography"/>
      </w:pPr>
      <w:r w:rsidRPr="004554D1">
        <w:t xml:space="preserve">French MA, Morton SM, Charalambous CC, Reisman DS (2018) A locomotor learning paradigm using distorted visual feedback elicits strategic learning. J </w:t>
      </w:r>
      <w:proofErr w:type="spellStart"/>
      <w:r w:rsidRPr="004554D1">
        <w:t>Neurophysiol</w:t>
      </w:r>
      <w:proofErr w:type="spellEnd"/>
      <w:r w:rsidRPr="004554D1">
        <w:t xml:space="preserve"> 120:1923–1931.</w:t>
      </w:r>
    </w:p>
    <w:p w14:paraId="03911B7D" w14:textId="77777777" w:rsidR="004554D1" w:rsidRPr="004554D1" w:rsidRDefault="004554D1" w:rsidP="004554D1">
      <w:pPr>
        <w:pStyle w:val="Bibliography"/>
      </w:pPr>
      <w:proofErr w:type="spellStart"/>
      <w:r w:rsidRPr="004554D1">
        <w:t>Hammerbeck</w:t>
      </w:r>
      <w:proofErr w:type="spellEnd"/>
      <w:r w:rsidRPr="004554D1">
        <w:t xml:space="preserve"> U, Yousif N, Greenwood R, Rothwell JC, </w:t>
      </w:r>
      <w:proofErr w:type="spellStart"/>
      <w:r w:rsidRPr="004554D1">
        <w:t>Diedrichsen</w:t>
      </w:r>
      <w:proofErr w:type="spellEnd"/>
      <w:r w:rsidRPr="004554D1">
        <w:t xml:space="preserve"> J (2014) Movement speed is biased by prior experience. Journal of Neurophysiology 111:128–134.</w:t>
      </w:r>
    </w:p>
    <w:p w14:paraId="70D83053" w14:textId="77777777" w:rsidR="004554D1" w:rsidRPr="004554D1" w:rsidRDefault="004554D1" w:rsidP="004554D1">
      <w:pPr>
        <w:pStyle w:val="Bibliography"/>
      </w:pPr>
      <w:r w:rsidRPr="004554D1">
        <w:t xml:space="preserve">Hardwick RM, </w:t>
      </w:r>
      <w:proofErr w:type="spellStart"/>
      <w:r w:rsidRPr="004554D1">
        <w:t>Forrence</w:t>
      </w:r>
      <w:proofErr w:type="spellEnd"/>
      <w:r w:rsidRPr="004554D1">
        <w:t xml:space="preserve"> AD, Krakauer JW, Haith AM (2019) Time-dependent competition between goal-directed and habitual response preparation. Nat Hum </w:t>
      </w:r>
      <w:proofErr w:type="spellStart"/>
      <w:r w:rsidRPr="004554D1">
        <w:t>Behav</w:t>
      </w:r>
      <w:proofErr w:type="spellEnd"/>
      <w:r w:rsidRPr="004554D1">
        <w:t xml:space="preserve"> 3:1252–1262.</w:t>
      </w:r>
    </w:p>
    <w:p w14:paraId="30C2C20B" w14:textId="77777777" w:rsidR="004554D1" w:rsidRPr="004554D1" w:rsidRDefault="004554D1" w:rsidP="004554D1">
      <w:pPr>
        <w:pStyle w:val="Bibliography"/>
      </w:pPr>
      <w:r w:rsidRPr="004554D1">
        <w:t xml:space="preserve">Holmes AP, Blair RC, Watson JD, Ford I (1996) Nonparametric analysis of statistic images from functional mapping experiments. J </w:t>
      </w:r>
      <w:proofErr w:type="spellStart"/>
      <w:r w:rsidRPr="004554D1">
        <w:t>Cereb</w:t>
      </w:r>
      <w:proofErr w:type="spellEnd"/>
      <w:r w:rsidRPr="004554D1">
        <w:t xml:space="preserve"> Blood Flow </w:t>
      </w:r>
      <w:proofErr w:type="spellStart"/>
      <w:r w:rsidRPr="004554D1">
        <w:t>Metab</w:t>
      </w:r>
      <w:proofErr w:type="spellEnd"/>
      <w:r w:rsidRPr="004554D1">
        <w:t xml:space="preserve"> 16:7–22.</w:t>
      </w:r>
    </w:p>
    <w:p w14:paraId="3A9AEB26" w14:textId="77777777" w:rsidR="004554D1" w:rsidRPr="004554D1" w:rsidRDefault="004554D1" w:rsidP="004554D1">
      <w:pPr>
        <w:pStyle w:val="Bibliography"/>
      </w:pPr>
      <w:r w:rsidRPr="004554D1">
        <w:t xml:space="preserve">Hussain SJ, Hanson AS, Tseng S-C, Morton SM (2013) A locomotor adaptation including explicit knowledge and removal of </w:t>
      </w:r>
      <w:proofErr w:type="spellStart"/>
      <w:r w:rsidRPr="004554D1">
        <w:t>postadaptation</w:t>
      </w:r>
      <w:proofErr w:type="spellEnd"/>
      <w:r w:rsidRPr="004554D1">
        <w:t xml:space="preserve"> errors induces complete 24-hour retention. J </w:t>
      </w:r>
      <w:proofErr w:type="spellStart"/>
      <w:r w:rsidRPr="004554D1">
        <w:t>Neurophysiol</w:t>
      </w:r>
      <w:proofErr w:type="spellEnd"/>
      <w:r w:rsidRPr="004554D1">
        <w:t xml:space="preserve"> 110:916–925.</w:t>
      </w:r>
    </w:p>
    <w:p w14:paraId="643BF1C3" w14:textId="77777777" w:rsidR="004554D1" w:rsidRPr="004554D1" w:rsidRDefault="004554D1" w:rsidP="004554D1">
      <w:pPr>
        <w:pStyle w:val="Bibliography"/>
      </w:pPr>
      <w:r w:rsidRPr="004554D1">
        <w:t>Kim S-J, Krebs HI (2012) Effects of implicit visual feedback distortion on human gait. Exp Brain Res 218:495–502.</w:t>
      </w:r>
    </w:p>
    <w:p w14:paraId="6AB6A153" w14:textId="77777777" w:rsidR="004554D1" w:rsidRPr="004554D1" w:rsidRDefault="004554D1" w:rsidP="004554D1">
      <w:pPr>
        <w:pStyle w:val="Bibliography"/>
      </w:pPr>
      <w:r w:rsidRPr="004554D1">
        <w:t xml:space="preserve">Kim S-J, Mugisha D (2014) Effect of explicit visual feedback distortion on human gait. J </w:t>
      </w:r>
      <w:proofErr w:type="spellStart"/>
      <w:r w:rsidRPr="004554D1">
        <w:t>Neuroeng</w:t>
      </w:r>
      <w:proofErr w:type="spellEnd"/>
      <w:r w:rsidRPr="004554D1">
        <w:t xml:space="preserve"> </w:t>
      </w:r>
      <w:proofErr w:type="spellStart"/>
      <w:r w:rsidRPr="004554D1">
        <w:t>Rehabil</w:t>
      </w:r>
      <w:proofErr w:type="spellEnd"/>
      <w:r w:rsidRPr="004554D1">
        <w:t xml:space="preserve"> 11:74.</w:t>
      </w:r>
    </w:p>
    <w:p w14:paraId="7B57E509" w14:textId="77777777" w:rsidR="004554D1" w:rsidRPr="004554D1" w:rsidRDefault="004554D1" w:rsidP="004554D1">
      <w:pPr>
        <w:pStyle w:val="Bibliography"/>
      </w:pPr>
      <w:proofErr w:type="spellStart"/>
      <w:r w:rsidRPr="004554D1">
        <w:t>Kitago</w:t>
      </w:r>
      <w:proofErr w:type="spellEnd"/>
      <w:r w:rsidRPr="004554D1">
        <w:t xml:space="preserve"> T, Ryan SL, </w:t>
      </w:r>
      <w:proofErr w:type="spellStart"/>
      <w:r w:rsidRPr="004554D1">
        <w:t>Mazzoni</w:t>
      </w:r>
      <w:proofErr w:type="spellEnd"/>
      <w:r w:rsidRPr="004554D1">
        <w:t xml:space="preserve"> P, Krakauer JW, Haith AM (2013) Unlearning versus savings in visuomotor adaptation: comparing effects of washout, passage of time, and removal of errors on motor memory. Front Hum </w:t>
      </w:r>
      <w:proofErr w:type="spellStart"/>
      <w:r w:rsidRPr="004554D1">
        <w:t>Neurosci</w:t>
      </w:r>
      <w:proofErr w:type="spellEnd"/>
      <w:r w:rsidRPr="004554D1">
        <w:t xml:space="preserve"> 7.</w:t>
      </w:r>
    </w:p>
    <w:p w14:paraId="75FA7C15" w14:textId="77777777" w:rsidR="004554D1" w:rsidRPr="004554D1" w:rsidRDefault="004554D1" w:rsidP="004554D1">
      <w:pPr>
        <w:pStyle w:val="Bibliography"/>
      </w:pPr>
      <w:proofErr w:type="spellStart"/>
      <w:r w:rsidRPr="004554D1">
        <w:t>Körding</w:t>
      </w:r>
      <w:proofErr w:type="spellEnd"/>
      <w:r w:rsidRPr="004554D1">
        <w:t xml:space="preserve"> K (2007) Decision Theory: What “Should” the Nervous System Do? Science 318:606–610.</w:t>
      </w:r>
    </w:p>
    <w:p w14:paraId="25772E89" w14:textId="77777777" w:rsidR="004554D1" w:rsidRPr="004554D1" w:rsidRDefault="004554D1" w:rsidP="004554D1">
      <w:pPr>
        <w:pStyle w:val="Bibliography"/>
      </w:pPr>
      <w:proofErr w:type="spellStart"/>
      <w:r w:rsidRPr="004554D1">
        <w:t>Lakens</w:t>
      </w:r>
      <w:proofErr w:type="spellEnd"/>
      <w:r w:rsidRPr="004554D1">
        <w:t xml:space="preserve"> D (2017) Equivalence Tests: A Practical Primer for t Tests, Correlations, and Meta-Analyses. Social Psychological and Personality Science.</w:t>
      </w:r>
    </w:p>
    <w:p w14:paraId="68410FD0" w14:textId="77777777" w:rsidR="004554D1" w:rsidRPr="004554D1" w:rsidRDefault="004554D1" w:rsidP="004554D1">
      <w:pPr>
        <w:pStyle w:val="Bibliography"/>
      </w:pPr>
      <w:proofErr w:type="spellStart"/>
      <w:r w:rsidRPr="004554D1">
        <w:t>Lakens</w:t>
      </w:r>
      <w:proofErr w:type="spellEnd"/>
      <w:r w:rsidRPr="004554D1">
        <w:t xml:space="preserve"> D (2013) Calculating and reporting effect sizes to facilitate cumulative science: a practical primer for t-tests and ANOVAs. Front Psychol 4.</w:t>
      </w:r>
    </w:p>
    <w:p w14:paraId="23089ACC" w14:textId="77777777" w:rsidR="004554D1" w:rsidRPr="004554D1" w:rsidRDefault="004554D1" w:rsidP="004554D1">
      <w:pPr>
        <w:pStyle w:val="Bibliography"/>
      </w:pPr>
      <w:r w:rsidRPr="004554D1">
        <w:t xml:space="preserve">Leech KA, </w:t>
      </w:r>
      <w:proofErr w:type="spellStart"/>
      <w:r w:rsidRPr="004554D1">
        <w:t>Roemmich</w:t>
      </w:r>
      <w:proofErr w:type="spellEnd"/>
      <w:r w:rsidRPr="004554D1">
        <w:t xml:space="preserve"> RT, Bastian AJ (2018) Creating flexible motor memories in human walking. Sci Rep 8:94.</w:t>
      </w:r>
    </w:p>
    <w:p w14:paraId="1C273DBB" w14:textId="77777777" w:rsidR="004554D1" w:rsidRPr="004554D1" w:rsidRDefault="004554D1" w:rsidP="004554D1">
      <w:pPr>
        <w:pStyle w:val="Bibliography"/>
      </w:pPr>
      <w:r w:rsidRPr="004554D1">
        <w:t xml:space="preserve">Long AW, </w:t>
      </w:r>
      <w:proofErr w:type="spellStart"/>
      <w:r w:rsidRPr="004554D1">
        <w:t>Roemmich</w:t>
      </w:r>
      <w:proofErr w:type="spellEnd"/>
      <w:r w:rsidRPr="004554D1">
        <w:t xml:space="preserve"> RT, Bastian AJ (2016) Blocking trial-by-trial error correction does not interfere with motor learning in human walking. J </w:t>
      </w:r>
      <w:proofErr w:type="spellStart"/>
      <w:r w:rsidRPr="004554D1">
        <w:t>Neurophysiol</w:t>
      </w:r>
      <w:proofErr w:type="spellEnd"/>
      <w:r w:rsidRPr="004554D1">
        <w:t xml:space="preserve"> 115:2341–2348.</w:t>
      </w:r>
    </w:p>
    <w:p w14:paraId="2877FC90" w14:textId="77777777" w:rsidR="004554D1" w:rsidRPr="004554D1" w:rsidRDefault="004554D1" w:rsidP="004554D1">
      <w:pPr>
        <w:pStyle w:val="Bibliography"/>
      </w:pPr>
      <w:r w:rsidRPr="004554D1">
        <w:t xml:space="preserve">Maris E, </w:t>
      </w:r>
      <w:proofErr w:type="spellStart"/>
      <w:r w:rsidRPr="004554D1">
        <w:t>Oostenveld</w:t>
      </w:r>
      <w:proofErr w:type="spellEnd"/>
      <w:r w:rsidRPr="004554D1">
        <w:t xml:space="preserve"> R (2007) Nonparametric statistical testing of EEG- and MEG-data. Journal of Neuroscience Methods 164:177–190.</w:t>
      </w:r>
    </w:p>
    <w:p w14:paraId="1E20DAAF" w14:textId="77777777" w:rsidR="004554D1" w:rsidRPr="004554D1" w:rsidRDefault="004554D1" w:rsidP="004554D1">
      <w:pPr>
        <w:pStyle w:val="Bibliography"/>
      </w:pPr>
      <w:proofErr w:type="spellStart"/>
      <w:r w:rsidRPr="004554D1">
        <w:t>Mawase</w:t>
      </w:r>
      <w:proofErr w:type="spellEnd"/>
      <w:r w:rsidRPr="004554D1">
        <w:t xml:space="preserve"> F, Lopez D, </w:t>
      </w:r>
      <w:proofErr w:type="spellStart"/>
      <w:r w:rsidRPr="004554D1">
        <w:t>Celnik</w:t>
      </w:r>
      <w:proofErr w:type="spellEnd"/>
      <w:r w:rsidRPr="004554D1">
        <w:t xml:space="preserve"> PA, Haith AM (2018) Movement Repetition Facilitates Response Preparation. Cell Reports 24:801–808.</w:t>
      </w:r>
    </w:p>
    <w:p w14:paraId="6D723227" w14:textId="77777777" w:rsidR="004554D1" w:rsidRPr="004554D1" w:rsidRDefault="004554D1" w:rsidP="004554D1">
      <w:pPr>
        <w:pStyle w:val="Bibliography"/>
      </w:pPr>
      <w:r w:rsidRPr="004554D1">
        <w:t>Nichols TE, Holmes AP (2002) Nonparametric permutation tests for functional neuroimaging: A primer with examples. Hum Brain Mapp 15:1–25.</w:t>
      </w:r>
    </w:p>
    <w:p w14:paraId="50FB066A" w14:textId="77777777" w:rsidR="004554D1" w:rsidRPr="004554D1" w:rsidRDefault="004554D1" w:rsidP="004554D1">
      <w:pPr>
        <w:pStyle w:val="Bibliography"/>
      </w:pPr>
      <w:proofErr w:type="spellStart"/>
      <w:r w:rsidRPr="004554D1">
        <w:t>Orban</w:t>
      </w:r>
      <w:proofErr w:type="spellEnd"/>
      <w:r w:rsidRPr="004554D1">
        <w:t xml:space="preserve"> de </w:t>
      </w:r>
      <w:proofErr w:type="spellStart"/>
      <w:r w:rsidRPr="004554D1">
        <w:t>Xivry</w:t>
      </w:r>
      <w:proofErr w:type="spellEnd"/>
      <w:r w:rsidRPr="004554D1">
        <w:t xml:space="preserve"> J-J, </w:t>
      </w:r>
      <w:proofErr w:type="spellStart"/>
      <w:r w:rsidRPr="004554D1">
        <w:t>Criscimagna-Hemminger</w:t>
      </w:r>
      <w:proofErr w:type="spellEnd"/>
      <w:r w:rsidRPr="004554D1">
        <w:t xml:space="preserve"> SE, </w:t>
      </w:r>
      <w:proofErr w:type="spellStart"/>
      <w:r w:rsidRPr="004554D1">
        <w:t>Shadmehr</w:t>
      </w:r>
      <w:proofErr w:type="spellEnd"/>
      <w:r w:rsidRPr="004554D1">
        <w:t xml:space="preserve"> R (2011) Contributions of the motor cortex to adaptive control of reaching depend on the perturbation schedule. </w:t>
      </w:r>
      <w:proofErr w:type="spellStart"/>
      <w:r w:rsidRPr="004554D1">
        <w:t>Cereb</w:t>
      </w:r>
      <w:proofErr w:type="spellEnd"/>
      <w:r w:rsidRPr="004554D1">
        <w:t xml:space="preserve"> Cortex 21:1475–1484.</w:t>
      </w:r>
    </w:p>
    <w:p w14:paraId="49320146" w14:textId="77777777" w:rsidR="004554D1" w:rsidRPr="004554D1" w:rsidRDefault="004554D1" w:rsidP="004554D1">
      <w:pPr>
        <w:pStyle w:val="Bibliography"/>
      </w:pPr>
      <w:r w:rsidRPr="004554D1">
        <w:t>Schmidt RA, Lee TD (2005) Motor control and learning: A behavioral emphasis, 4th ed, Motor control and learning: A behavioral emphasis, 4th ed. Champaign, IL, US: Human Kinetics.</w:t>
      </w:r>
    </w:p>
    <w:p w14:paraId="1E67C26F" w14:textId="77777777" w:rsidR="004554D1" w:rsidRPr="004554D1" w:rsidRDefault="004554D1" w:rsidP="004554D1">
      <w:pPr>
        <w:pStyle w:val="Bibliography"/>
      </w:pPr>
      <w:proofErr w:type="spellStart"/>
      <w:r w:rsidRPr="004554D1">
        <w:t>Statton</w:t>
      </w:r>
      <w:proofErr w:type="spellEnd"/>
      <w:r w:rsidRPr="004554D1">
        <w:t xml:space="preserve"> MA, Toliver A, Bastian AJ (2016) A dual-learning paradigm can simultaneously train multiple characteristics of walking. J </w:t>
      </w:r>
      <w:proofErr w:type="spellStart"/>
      <w:r w:rsidRPr="004554D1">
        <w:t>Neurophysiol</w:t>
      </w:r>
      <w:proofErr w:type="spellEnd"/>
      <w:r w:rsidRPr="004554D1">
        <w:t xml:space="preserve"> 115:2692–2700.</w:t>
      </w:r>
    </w:p>
    <w:p w14:paraId="0D9AD44D" w14:textId="77777777" w:rsidR="004554D1" w:rsidRPr="004554D1" w:rsidRDefault="004554D1" w:rsidP="004554D1">
      <w:pPr>
        <w:pStyle w:val="Bibliography"/>
      </w:pPr>
      <w:proofErr w:type="spellStart"/>
      <w:r w:rsidRPr="004554D1">
        <w:t>Verstynen</w:t>
      </w:r>
      <w:proofErr w:type="spellEnd"/>
      <w:r w:rsidRPr="004554D1">
        <w:t xml:space="preserve"> T, </w:t>
      </w:r>
      <w:proofErr w:type="spellStart"/>
      <w:r w:rsidRPr="004554D1">
        <w:t>Sabes</w:t>
      </w:r>
      <w:proofErr w:type="spellEnd"/>
      <w:r w:rsidRPr="004554D1">
        <w:t xml:space="preserve"> PN (2011) How each movement changes the next: an experimental and theoretical study of fast adaptive priors in reaching. J </w:t>
      </w:r>
      <w:proofErr w:type="spellStart"/>
      <w:r w:rsidRPr="004554D1">
        <w:t>Neurosci</w:t>
      </w:r>
      <w:proofErr w:type="spellEnd"/>
      <w:r w:rsidRPr="004554D1">
        <w:t xml:space="preserve"> 31:10050–10059.</w:t>
      </w:r>
    </w:p>
    <w:p w14:paraId="07CF3564" w14:textId="77777777" w:rsidR="004554D1" w:rsidRPr="004554D1" w:rsidRDefault="004554D1" w:rsidP="004554D1">
      <w:pPr>
        <w:pStyle w:val="Bibliography"/>
      </w:pPr>
      <w:r w:rsidRPr="004554D1">
        <w:t xml:space="preserve">Wei K, </w:t>
      </w:r>
      <w:proofErr w:type="spellStart"/>
      <w:r w:rsidRPr="004554D1">
        <w:t>Körding</w:t>
      </w:r>
      <w:proofErr w:type="spellEnd"/>
      <w:r w:rsidRPr="004554D1">
        <w:t xml:space="preserve"> K (2009) Relevance of error: what drives motor adaptation? J </w:t>
      </w:r>
      <w:proofErr w:type="spellStart"/>
      <w:r w:rsidRPr="004554D1">
        <w:t>Neurophysiol</w:t>
      </w:r>
      <w:proofErr w:type="spellEnd"/>
      <w:r w:rsidRPr="004554D1">
        <w:t xml:space="preserve"> 101:655–664.</w:t>
      </w:r>
    </w:p>
    <w:p w14:paraId="333FDF46" w14:textId="77777777" w:rsidR="004554D1" w:rsidRPr="004554D1" w:rsidRDefault="004554D1" w:rsidP="004554D1">
      <w:pPr>
        <w:pStyle w:val="Bibliography"/>
      </w:pPr>
      <w:r w:rsidRPr="004554D1">
        <w:t xml:space="preserve">Wilson RC, Collins AG (2019) Ten simple rules for the computational modeling of behavioral data. </w:t>
      </w:r>
      <w:proofErr w:type="spellStart"/>
      <w:r w:rsidRPr="004554D1">
        <w:t>eLife</w:t>
      </w:r>
      <w:proofErr w:type="spellEnd"/>
      <w:r w:rsidRPr="004554D1">
        <w:t xml:space="preserve"> </w:t>
      </w:r>
      <w:proofErr w:type="gramStart"/>
      <w:r w:rsidRPr="004554D1">
        <w:t>8:e</w:t>
      </w:r>
      <w:proofErr w:type="gramEnd"/>
      <w:r w:rsidRPr="004554D1">
        <w:t>49547.</w:t>
      </w:r>
    </w:p>
    <w:p w14:paraId="34653EC5" w14:textId="77777777" w:rsidR="004554D1" w:rsidRPr="004554D1" w:rsidRDefault="004554D1" w:rsidP="004554D1">
      <w:pPr>
        <w:pStyle w:val="Bibliography"/>
      </w:pPr>
      <w:r w:rsidRPr="004554D1">
        <w:t xml:space="preserve">Wong AL, Goldsmith J, </w:t>
      </w:r>
      <w:proofErr w:type="spellStart"/>
      <w:r w:rsidRPr="004554D1">
        <w:t>Forrence</w:t>
      </w:r>
      <w:proofErr w:type="spellEnd"/>
      <w:r w:rsidRPr="004554D1">
        <w:t xml:space="preserve"> AD, Haith AM, Krakauer JW (2017) Reaction times can reflect habits rather than computations. </w:t>
      </w:r>
      <w:proofErr w:type="spellStart"/>
      <w:r w:rsidRPr="004554D1">
        <w:t>Elife</w:t>
      </w:r>
      <w:proofErr w:type="spellEnd"/>
      <w:r w:rsidRPr="004554D1">
        <w:t xml:space="preserve"> 6.</w:t>
      </w:r>
    </w:p>
    <w:p w14:paraId="2B25EA34" w14:textId="77777777" w:rsidR="004554D1" w:rsidRPr="004554D1" w:rsidRDefault="004554D1" w:rsidP="004554D1">
      <w:pPr>
        <w:pStyle w:val="Bibliography"/>
      </w:pPr>
      <w:r w:rsidRPr="004554D1">
        <w:t>Wood J, Kim H, French MA, Reisman DS, Morton SM (2020) Use-Dependent Plasticity Explains Aftereffects in Visually Guided Locomotor Learning of a Novel Step Length Asymmetry. Journal of Neurophysiology.</w:t>
      </w:r>
    </w:p>
    <w:p w14:paraId="7D4BCE92" w14:textId="7325EC88"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50849B9A"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33541D5" w:rsidR="00F66EA9" w:rsidRDefault="00F66EA9" w:rsidP="00407563">
      <w:pPr>
        <w:spacing w:line="480" w:lineRule="auto"/>
      </w:pPr>
      <w:r>
        <w:rPr>
          <w:b/>
          <w:bCs/>
        </w:rPr>
        <w:t>Figure 4:</w:t>
      </w:r>
      <w:r>
        <w:t xml:space="preserve"> </w:t>
      </w:r>
      <w:r w:rsidRPr="00762ECE">
        <w:rPr>
          <w:b/>
          <w:bCs/>
        </w:rPr>
        <w:t>Pilot data.</w:t>
      </w:r>
      <w:r>
        <w:t xml:space="preserve">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2BD76D" w14:textId="77777777" w:rsidR="00EE516D" w:rsidRDefault="00EE516D" w:rsidP="00930253">
      <w:r>
        <w:separator/>
      </w:r>
    </w:p>
  </w:endnote>
  <w:endnote w:type="continuationSeparator" w:id="0">
    <w:p w14:paraId="64B3CC14" w14:textId="77777777" w:rsidR="00EE516D" w:rsidRDefault="00EE516D"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6E796D" w:rsidRDefault="006E79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6E796D" w:rsidRDefault="006E7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66B38B" w14:textId="77777777" w:rsidR="00EE516D" w:rsidRDefault="00EE516D" w:rsidP="00930253">
      <w:r>
        <w:separator/>
      </w:r>
    </w:p>
  </w:footnote>
  <w:footnote w:type="continuationSeparator" w:id="0">
    <w:p w14:paraId="78EC06DE" w14:textId="77777777" w:rsidR="00EE516D" w:rsidRDefault="00EE516D"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441C"/>
    <w:rsid w:val="00044A7B"/>
    <w:rsid w:val="00046641"/>
    <w:rsid w:val="00047828"/>
    <w:rsid w:val="00052DDC"/>
    <w:rsid w:val="000603CE"/>
    <w:rsid w:val="00063A0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91398"/>
    <w:rsid w:val="00297946"/>
    <w:rsid w:val="002A1729"/>
    <w:rsid w:val="002A1C0E"/>
    <w:rsid w:val="002A2521"/>
    <w:rsid w:val="002A4793"/>
    <w:rsid w:val="002A4F33"/>
    <w:rsid w:val="002B3507"/>
    <w:rsid w:val="002B60A5"/>
    <w:rsid w:val="002C3195"/>
    <w:rsid w:val="002C5AE0"/>
    <w:rsid w:val="002C6073"/>
    <w:rsid w:val="002C6E34"/>
    <w:rsid w:val="002C7787"/>
    <w:rsid w:val="002C7B5B"/>
    <w:rsid w:val="002D4204"/>
    <w:rsid w:val="002D43BE"/>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62381"/>
    <w:rsid w:val="0036544F"/>
    <w:rsid w:val="00372996"/>
    <w:rsid w:val="00374215"/>
    <w:rsid w:val="00381226"/>
    <w:rsid w:val="003868B7"/>
    <w:rsid w:val="00386BCE"/>
    <w:rsid w:val="00390B43"/>
    <w:rsid w:val="00392610"/>
    <w:rsid w:val="003946CD"/>
    <w:rsid w:val="00396E85"/>
    <w:rsid w:val="003A4641"/>
    <w:rsid w:val="003A5475"/>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96"/>
    <w:rsid w:val="00435560"/>
    <w:rsid w:val="004357CE"/>
    <w:rsid w:val="00441CE5"/>
    <w:rsid w:val="00443F01"/>
    <w:rsid w:val="0044578A"/>
    <w:rsid w:val="004525AD"/>
    <w:rsid w:val="00453885"/>
    <w:rsid w:val="00453FA2"/>
    <w:rsid w:val="004554D1"/>
    <w:rsid w:val="004613D4"/>
    <w:rsid w:val="00461857"/>
    <w:rsid w:val="00462330"/>
    <w:rsid w:val="0046248A"/>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947"/>
    <w:rsid w:val="0055455E"/>
    <w:rsid w:val="005568E3"/>
    <w:rsid w:val="00560EF2"/>
    <w:rsid w:val="005624A6"/>
    <w:rsid w:val="00562F80"/>
    <w:rsid w:val="00565ACF"/>
    <w:rsid w:val="00570AA5"/>
    <w:rsid w:val="005735ED"/>
    <w:rsid w:val="00577EAD"/>
    <w:rsid w:val="00581540"/>
    <w:rsid w:val="00582034"/>
    <w:rsid w:val="0058437F"/>
    <w:rsid w:val="00586DF0"/>
    <w:rsid w:val="0059003C"/>
    <w:rsid w:val="00591DC0"/>
    <w:rsid w:val="00591F30"/>
    <w:rsid w:val="00593788"/>
    <w:rsid w:val="00595508"/>
    <w:rsid w:val="005A0AC7"/>
    <w:rsid w:val="005A1AB3"/>
    <w:rsid w:val="005A2FC1"/>
    <w:rsid w:val="005A367B"/>
    <w:rsid w:val="005A4F63"/>
    <w:rsid w:val="005B0478"/>
    <w:rsid w:val="005B476B"/>
    <w:rsid w:val="005B4FE3"/>
    <w:rsid w:val="005B646C"/>
    <w:rsid w:val="005B694A"/>
    <w:rsid w:val="005B71CE"/>
    <w:rsid w:val="005C0A9A"/>
    <w:rsid w:val="005C22A4"/>
    <w:rsid w:val="005C7E0E"/>
    <w:rsid w:val="005D6D5A"/>
    <w:rsid w:val="005D7B1F"/>
    <w:rsid w:val="005E012E"/>
    <w:rsid w:val="005E1D22"/>
    <w:rsid w:val="005E5895"/>
    <w:rsid w:val="005E7DA2"/>
    <w:rsid w:val="005E7F90"/>
    <w:rsid w:val="005F5DCA"/>
    <w:rsid w:val="005F6476"/>
    <w:rsid w:val="0060323D"/>
    <w:rsid w:val="00603C1A"/>
    <w:rsid w:val="00604106"/>
    <w:rsid w:val="0060554D"/>
    <w:rsid w:val="0061073E"/>
    <w:rsid w:val="006116E1"/>
    <w:rsid w:val="006133DE"/>
    <w:rsid w:val="00615FED"/>
    <w:rsid w:val="0061724C"/>
    <w:rsid w:val="00617E1C"/>
    <w:rsid w:val="00627E80"/>
    <w:rsid w:val="006306AE"/>
    <w:rsid w:val="00631F06"/>
    <w:rsid w:val="00633EEF"/>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5422"/>
    <w:rsid w:val="00693669"/>
    <w:rsid w:val="006A0D3C"/>
    <w:rsid w:val="006A375E"/>
    <w:rsid w:val="006A70D0"/>
    <w:rsid w:val="006A76BE"/>
    <w:rsid w:val="006B3297"/>
    <w:rsid w:val="006B65F2"/>
    <w:rsid w:val="006C0444"/>
    <w:rsid w:val="006C0EB8"/>
    <w:rsid w:val="006C2058"/>
    <w:rsid w:val="006C28D7"/>
    <w:rsid w:val="006C5028"/>
    <w:rsid w:val="006D3860"/>
    <w:rsid w:val="006D67BD"/>
    <w:rsid w:val="006E30BF"/>
    <w:rsid w:val="006E6702"/>
    <w:rsid w:val="006E6ED6"/>
    <w:rsid w:val="006E796D"/>
    <w:rsid w:val="006F3C22"/>
    <w:rsid w:val="006F42B6"/>
    <w:rsid w:val="006F55AA"/>
    <w:rsid w:val="006F70EA"/>
    <w:rsid w:val="007072CE"/>
    <w:rsid w:val="007078B4"/>
    <w:rsid w:val="00707D77"/>
    <w:rsid w:val="00713B83"/>
    <w:rsid w:val="00717692"/>
    <w:rsid w:val="0072071D"/>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6811"/>
    <w:rsid w:val="007B79B7"/>
    <w:rsid w:val="007C3B49"/>
    <w:rsid w:val="007C3D1D"/>
    <w:rsid w:val="007D3C9C"/>
    <w:rsid w:val="007D3E12"/>
    <w:rsid w:val="007D6FE6"/>
    <w:rsid w:val="007D7627"/>
    <w:rsid w:val="007D7D05"/>
    <w:rsid w:val="007E2655"/>
    <w:rsid w:val="007E2E69"/>
    <w:rsid w:val="007E41FE"/>
    <w:rsid w:val="007E505C"/>
    <w:rsid w:val="007F0703"/>
    <w:rsid w:val="007F1BE9"/>
    <w:rsid w:val="007F3390"/>
    <w:rsid w:val="007F59E5"/>
    <w:rsid w:val="00800585"/>
    <w:rsid w:val="0080062B"/>
    <w:rsid w:val="008046D6"/>
    <w:rsid w:val="00812DE8"/>
    <w:rsid w:val="008147A1"/>
    <w:rsid w:val="00820F8C"/>
    <w:rsid w:val="00821264"/>
    <w:rsid w:val="00830033"/>
    <w:rsid w:val="00840153"/>
    <w:rsid w:val="0084357F"/>
    <w:rsid w:val="00845358"/>
    <w:rsid w:val="0085029E"/>
    <w:rsid w:val="00853000"/>
    <w:rsid w:val="00860256"/>
    <w:rsid w:val="0086160D"/>
    <w:rsid w:val="008626E9"/>
    <w:rsid w:val="008677E3"/>
    <w:rsid w:val="00873381"/>
    <w:rsid w:val="00874CE6"/>
    <w:rsid w:val="00874F3B"/>
    <w:rsid w:val="00875AC0"/>
    <w:rsid w:val="00880873"/>
    <w:rsid w:val="00881312"/>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30253"/>
    <w:rsid w:val="0093172C"/>
    <w:rsid w:val="0094433E"/>
    <w:rsid w:val="0094548B"/>
    <w:rsid w:val="009463CF"/>
    <w:rsid w:val="009467E9"/>
    <w:rsid w:val="00946F4E"/>
    <w:rsid w:val="009500C4"/>
    <w:rsid w:val="009605C4"/>
    <w:rsid w:val="00963314"/>
    <w:rsid w:val="009636FA"/>
    <w:rsid w:val="00964B11"/>
    <w:rsid w:val="0096514B"/>
    <w:rsid w:val="0096539F"/>
    <w:rsid w:val="009666B1"/>
    <w:rsid w:val="00966CFC"/>
    <w:rsid w:val="00970A98"/>
    <w:rsid w:val="00971F0B"/>
    <w:rsid w:val="00973512"/>
    <w:rsid w:val="009776DA"/>
    <w:rsid w:val="00980663"/>
    <w:rsid w:val="009815E5"/>
    <w:rsid w:val="00982B43"/>
    <w:rsid w:val="009918D7"/>
    <w:rsid w:val="0099386A"/>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55BD"/>
    <w:rsid w:val="00A27683"/>
    <w:rsid w:val="00A27A16"/>
    <w:rsid w:val="00A30D40"/>
    <w:rsid w:val="00A31B5E"/>
    <w:rsid w:val="00A32B39"/>
    <w:rsid w:val="00A32D90"/>
    <w:rsid w:val="00A37868"/>
    <w:rsid w:val="00A37E3C"/>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4364"/>
    <w:rsid w:val="00C102DC"/>
    <w:rsid w:val="00C125D4"/>
    <w:rsid w:val="00C1342F"/>
    <w:rsid w:val="00C143A7"/>
    <w:rsid w:val="00C15A28"/>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65B0"/>
    <w:rsid w:val="00C86629"/>
    <w:rsid w:val="00C8758E"/>
    <w:rsid w:val="00C901A9"/>
    <w:rsid w:val="00C90D86"/>
    <w:rsid w:val="00C941D4"/>
    <w:rsid w:val="00C948D9"/>
    <w:rsid w:val="00C95492"/>
    <w:rsid w:val="00CA15B0"/>
    <w:rsid w:val="00CA4A83"/>
    <w:rsid w:val="00CC7B76"/>
    <w:rsid w:val="00CD354D"/>
    <w:rsid w:val="00CD3C54"/>
    <w:rsid w:val="00CD59A7"/>
    <w:rsid w:val="00CD59CE"/>
    <w:rsid w:val="00CE085A"/>
    <w:rsid w:val="00CE2F32"/>
    <w:rsid w:val="00CE41C1"/>
    <w:rsid w:val="00CE4A03"/>
    <w:rsid w:val="00CE4A9A"/>
    <w:rsid w:val="00CF21BD"/>
    <w:rsid w:val="00CF53EA"/>
    <w:rsid w:val="00CF67D8"/>
    <w:rsid w:val="00CF6962"/>
    <w:rsid w:val="00CF7E9B"/>
    <w:rsid w:val="00D00F31"/>
    <w:rsid w:val="00D01A10"/>
    <w:rsid w:val="00D0424D"/>
    <w:rsid w:val="00D061A8"/>
    <w:rsid w:val="00D105F1"/>
    <w:rsid w:val="00D11B82"/>
    <w:rsid w:val="00D12592"/>
    <w:rsid w:val="00D13F91"/>
    <w:rsid w:val="00D17642"/>
    <w:rsid w:val="00D1798D"/>
    <w:rsid w:val="00D17F24"/>
    <w:rsid w:val="00D21E56"/>
    <w:rsid w:val="00D24F3C"/>
    <w:rsid w:val="00D31F5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5A0"/>
    <w:rsid w:val="00DC271F"/>
    <w:rsid w:val="00DC3740"/>
    <w:rsid w:val="00DD1498"/>
    <w:rsid w:val="00DD7D15"/>
    <w:rsid w:val="00DE393B"/>
    <w:rsid w:val="00DE4EF8"/>
    <w:rsid w:val="00DE6FD2"/>
    <w:rsid w:val="00DF5B92"/>
    <w:rsid w:val="00E00AF1"/>
    <w:rsid w:val="00E01C34"/>
    <w:rsid w:val="00E033AB"/>
    <w:rsid w:val="00E05E73"/>
    <w:rsid w:val="00E148E1"/>
    <w:rsid w:val="00E23CA2"/>
    <w:rsid w:val="00E25B3A"/>
    <w:rsid w:val="00E3622E"/>
    <w:rsid w:val="00E410C7"/>
    <w:rsid w:val="00E4158D"/>
    <w:rsid w:val="00E42639"/>
    <w:rsid w:val="00E454F4"/>
    <w:rsid w:val="00E45977"/>
    <w:rsid w:val="00E4663D"/>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13D4"/>
    <w:rsid w:val="00E93080"/>
    <w:rsid w:val="00EA0502"/>
    <w:rsid w:val="00EA377F"/>
    <w:rsid w:val="00EA3C2E"/>
    <w:rsid w:val="00EA3CB8"/>
    <w:rsid w:val="00EA4EFE"/>
    <w:rsid w:val="00EB1855"/>
    <w:rsid w:val="00EB2C7A"/>
    <w:rsid w:val="00EB2F58"/>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3603"/>
    <w:rsid w:val="00F44390"/>
    <w:rsid w:val="00F44901"/>
    <w:rsid w:val="00F44E73"/>
    <w:rsid w:val="00F476AF"/>
    <w:rsid w:val="00F50126"/>
    <w:rsid w:val="00F52944"/>
    <w:rsid w:val="00F56304"/>
    <w:rsid w:val="00F57834"/>
    <w:rsid w:val="00F57A76"/>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70EC"/>
    <w:rsid w:val="00FA0CD2"/>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BAE97-3EA9-3C45-8755-E5B2A245A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9</TotalTime>
  <Pages>21</Pages>
  <Words>17917</Words>
  <Characters>102131</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56</cp:revision>
  <dcterms:created xsi:type="dcterms:W3CDTF">2020-06-09T18:49:00Z</dcterms:created>
  <dcterms:modified xsi:type="dcterms:W3CDTF">2020-06-1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hm76BkS6"/&gt;&lt;style id="http://www.zotero.org/styles/eneuro" hasBibliography="1" bibliographyStyleHasBeenSet="1"/&gt;&lt;prefs&gt;&lt;pref name="fieldType" value="Field"/&gt;&lt;/prefs&gt;&lt;/data&gt;</vt:lpwstr>
  </property>
</Properties>
</file>